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73C9262" w:rsidR="00CD4286" w:rsidRDefault="00860C4A" w:rsidP="001D527F">
      <w:pPr>
        <w:ind w:firstLine="420"/>
        <w:jc w:val="center"/>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p>
    <w:p w14:paraId="6A4AF081" w14:textId="34F0DFA5" w:rsidR="00EC0C7C" w:rsidRDefault="0030226C" w:rsidP="001D527F">
      <w:pPr>
        <w:ind w:firstLine="420"/>
        <w:jc w:val="center"/>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w:t>
      </w:r>
      <w:r w:rsidR="00C04100">
        <w:rPr>
          <w:rFonts w:ascii="Times New Roman" w:hAnsi="Times New Roman" w:cs="Times New Roman"/>
          <w:color w:val="000000" w:themeColor="text1"/>
        </w:rPr>
        <w:fldChar w:fldCharType="begin" w:fldLock="1"/>
      </w:r>
      <w:r w:rsidR="00C04100">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3</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39C87073" w:rsidR="00D83C5F" w:rsidRPr="0030226C" w:rsidRDefault="0030226C" w:rsidP="001D527F">
      <w:pPr>
        <w:ind w:firstLine="420"/>
        <w:jc w:val="center"/>
        <w:rPr>
          <w:rFonts w:ascii="Times New Roman" w:hAnsi="Times New Roman" w:cs="Times New Roman"/>
          <w:color w:val="000000" w:themeColor="text1"/>
        </w:rPr>
      </w:pP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1D527F">
      <w:pPr>
        <w:tabs>
          <w:tab w:val="left" w:pos="3828"/>
          <w:tab w:val="left" w:pos="7088"/>
        </w:tabs>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1D527F">
      <w:pPr>
        <w:pStyle w:val="af3"/>
        <w:jc w:val="center"/>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598EC41E" w:rsidR="0067690F" w:rsidRPr="007A41A7" w:rsidRDefault="00D479F0" w:rsidP="001D527F">
      <w:pPr>
        <w:pStyle w:val="af3"/>
        <w:tabs>
          <w:tab w:val="clear" w:pos="840"/>
          <w:tab w:val="clear" w:pos="7140"/>
          <w:tab w:val="left" w:pos="3119"/>
          <w:tab w:val="right" w:pos="7655"/>
        </w:tabs>
        <w:jc w:val="center"/>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5B9F8AC1" w14:textId="2D3DA99E" w:rsidR="001517BB" w:rsidRDefault="001517BB" w:rsidP="001D527F">
      <w:pPr>
        <w:tabs>
          <w:tab w:val="left" w:pos="3828"/>
          <w:tab w:val="left" w:pos="7088"/>
        </w:tabs>
        <w:ind w:firstLineChars="288" w:firstLine="605"/>
        <w:jc w:val="center"/>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550692A8" w:rsidR="00DF112F" w:rsidRDefault="00510DE4" w:rsidP="001D527F">
      <w:pPr>
        <w:tabs>
          <w:tab w:val="left" w:pos="3828"/>
          <w:tab w:val="left" w:pos="7088"/>
        </w:tabs>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w:t>
      </w: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35E22805" w:rsidR="00435297" w:rsidRDefault="006832DE" w:rsidP="001D527F">
      <w:pPr>
        <w:ind w:firstLineChars="288" w:firstLine="605"/>
        <w:jc w:val="center"/>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lastRenderedPageBreak/>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D479F0"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D479F0"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D479F0" w:rsidRDefault="00D479F0"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D479F0" w:rsidRDefault="00D479F0"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D479F0" w:rsidRDefault="00D479F0"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D479F0" w:rsidRDefault="00D479F0"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w:t>
      </w:r>
      <w:r>
        <w:rPr>
          <w:rFonts w:ascii="Times New Roman" w:hAnsi="Times New Roman" w:cs="Times New Roman"/>
          <w:color w:val="000000" w:themeColor="text1"/>
        </w:rPr>
        <w:lastRenderedPageBreak/>
        <w:t xml:space="preserve">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rPr>
          <w:rFonts w:hint="eastAsia"/>
        </w:rP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 xml:space="preserve">and </w:t>
            </w:r>
            <w:r>
              <w:rPr>
                <w:rFonts w:ascii="Times New Roman" w:hAnsi="Times New Roman" w:cs="Times New Roman"/>
                <w:color w:val="000000" w:themeColor="text1"/>
                <w:szCs w:val="21"/>
              </w:rPr>
              <w:t xml:space="preserve">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 xml:space="preserve">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hint="eastAsia"/>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t>.</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bookmarkStart w:id="0" w:name="_GoBack"/>
      <w:bookmarkEnd w:id="0"/>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415.3pt;height:194.35pt" o:ole="">
            <v:imagedata r:id="rId8" o:title=""/>
          </v:shape>
          <o:OLEObject Type="Embed" ProgID="Word.Document.12" ShapeID="_x0000_i1051" DrawAspect="Content" ObjectID="_1548525386"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hint="eastAsia"/>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w:t>
      </w:r>
      <w:r w:rsidR="00534E09">
        <w:t>f</w:t>
      </w:r>
      <w:r w:rsidR="00534E09">
        <w:t>) to (</w:t>
      </w:r>
      <w:r w:rsidR="00534E09">
        <w:t>g</w:t>
      </w:r>
      <w:r w:rsidR="00534E09">
        <w:t>)</w:t>
      </w:r>
      <w:r w:rsidR="00534E09">
        <w:t xml:space="preserve">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D479F0" w:rsidRPr="00D479F0" w:rsidRDefault="00D479F0"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 xml:space="preserve">The thermal conductivity dependence on </w:t>
      </w:r>
      <w:r w:rsidR="005147B4">
        <w:t xml:space="preserve">length </w:t>
      </w:r>
      <w:r w:rsidR="005147B4">
        <w:t>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31" type="#_x0000_t75" style="width:251.35pt;height:188.15pt" o:ole="">
            <v:imagedata r:id="rId12" o:title=""/>
          </v:shape>
          <o:OLEObject Type="Embed" ProgID="Unknown" ShapeID="_x0000_i1031" DrawAspect="Content" ObjectID="_1548525387"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3l1</w:t>
      </w:r>
      <w:r w:rsidR="007B442B">
        <w:t xml:space="preserve">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6l1</w:t>
      </w:r>
      <w:r w:rsidR="007B442B">
        <w:t xml:space="preserve">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1E965AD1" w:rsidR="00C457DD" w:rsidRPr="00C07B53" w:rsidRDefault="00970D34" w:rsidP="001D527F">
      <w:pPr>
        <w:widowControl/>
        <w:jc w:val="center"/>
        <w:rPr>
          <w:rFonts w:ascii="Times New Roman" w:hAnsi="Times New Roman" w:cs="Times New Roman"/>
          <w:color w:val="000000" w:themeColor="text1"/>
        </w:rPr>
      </w:pPr>
      <w:r>
        <w:rPr>
          <w:rFonts w:ascii="Times New Roman" w:hAnsi="Times New Roman" w:cs="Times New Roman"/>
          <w:color w:val="000000" w:themeColor="text1"/>
        </w:rPr>
        <w:br w:type="page"/>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E5556B" w:rsidRDefault="00E5556B" w:rsidP="00C154D6">
      <w:r>
        <w:separator/>
      </w:r>
    </w:p>
  </w:endnote>
  <w:endnote w:type="continuationSeparator" w:id="0">
    <w:p w14:paraId="30DA7DE1" w14:textId="77777777" w:rsidR="00E5556B" w:rsidRDefault="00E5556B"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E5556B" w:rsidRDefault="00E5556B" w:rsidP="00C154D6">
      <w:r>
        <w:separator/>
      </w:r>
    </w:p>
  </w:footnote>
  <w:footnote w:type="continuationSeparator" w:id="0">
    <w:p w14:paraId="03A1BE80" w14:textId="77777777" w:rsidR="00E5556B" w:rsidRDefault="00E5556B"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47B4"/>
    <w:rsid w:val="0051643E"/>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B442B"/>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9BAA7-7027-4FAF-8241-12CAE50F4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9</TotalTime>
  <Pages>1</Pages>
  <Words>12948</Words>
  <Characters>73805</Characters>
  <Application>Microsoft Office Word</Application>
  <DocSecurity>0</DocSecurity>
  <Lines>615</Lines>
  <Paragraphs>173</Paragraphs>
  <ScaleCrop>false</ScaleCrop>
  <Company/>
  <LinksUpToDate>false</LinksUpToDate>
  <CharactersWithSpaces>8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50</cp:revision>
  <dcterms:created xsi:type="dcterms:W3CDTF">2014-11-05T05:16:00Z</dcterms:created>
  <dcterms:modified xsi:type="dcterms:W3CDTF">2017-02-13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